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12120911" w14:textId="67A0C150"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97435E0" w:rsidR="00DE48E1" w:rsidRPr="00DE48E1" w:rsidRDefault="00DE48E1" w:rsidP="00DE48E1">
      <w:pPr>
        <w:pStyle w:val="Prrafodelista"/>
        <w:numPr>
          <w:ilvl w:val="0"/>
          <w:numId w:val="9"/>
        </w:numPr>
        <w:rPr>
          <w:rFonts w:ascii="Arial" w:hAnsi="Arial" w:cs="Arial"/>
          <w:b/>
        </w:rPr>
      </w:pPr>
      <w:r>
        <w:rPr>
          <w:rFonts w:ascii="Arial" w:hAnsi="Arial" w:cs="Arial"/>
          <w:bCs/>
        </w:rPr>
        <w:t>Construir cada uno de los componentes diseñados.</w:t>
      </w:r>
    </w:p>
    <w:p w14:paraId="2A43B582" w14:textId="0CFF2139" w:rsidR="00DE48E1" w:rsidRPr="00DE48E1" w:rsidRDefault="00DE48E1" w:rsidP="00DE48E1">
      <w:pPr>
        <w:pStyle w:val="Prrafodelista"/>
        <w:numPr>
          <w:ilvl w:val="0"/>
          <w:numId w:val="9"/>
        </w:numPr>
        <w:rPr>
          <w:rFonts w:ascii="Arial" w:hAnsi="Arial" w:cs="Arial"/>
          <w:b/>
        </w:rPr>
      </w:pPr>
      <w:r>
        <w:rPr>
          <w:rFonts w:ascii="Arial" w:hAnsi="Arial" w:cs="Arial"/>
          <w:bCs/>
        </w:rPr>
        <w:t>Implementar el sistema distribuido con cada uno de los componentes.</w:t>
      </w:r>
    </w:p>
    <w:p w14:paraId="32AA4EF7" w14:textId="2C59CA4D" w:rsidR="00DE48E1" w:rsidRPr="00DE48E1" w:rsidRDefault="00DE48E1" w:rsidP="00DE48E1">
      <w:pPr>
        <w:pStyle w:val="Prrafodelista"/>
        <w:numPr>
          <w:ilvl w:val="0"/>
          <w:numId w:val="9"/>
        </w:numPr>
        <w:rPr>
          <w:rFonts w:ascii="Arial" w:hAnsi="Arial" w:cs="Arial"/>
          <w:b/>
        </w:rPr>
      </w:pPr>
      <w:r>
        <w:rPr>
          <w:rFonts w:ascii="Arial" w:hAnsi="Arial" w:cs="Arial"/>
          <w:bCs/>
        </w:rPr>
        <w:t>Realizar pruebas para la mejora del sistema.</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aplicación existente. La solicitud se procesa a través de una dirección web </w:t>
      </w:r>
      <w:r w:rsidR="0056574F">
        <w:rPr>
          <w:rFonts w:ascii="Arial" w:hAnsi="Arial" w:cs="Arial"/>
          <w:bCs/>
        </w:rPr>
        <w:lastRenderedPageBreak/>
        <w:t xml:space="preserve">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5D03E0">
        <w:tc>
          <w:tcPr>
            <w:tcW w:w="2122"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63"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43"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5D03E0">
        <w:tc>
          <w:tcPr>
            <w:tcW w:w="2122"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63" w:type="dxa"/>
          </w:tcPr>
          <w:p w14:paraId="37FF2E1F" w14:textId="1BEFB35B" w:rsidR="00CA474E" w:rsidRPr="002231F7" w:rsidRDefault="00E348A4"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43"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5D03E0">
        <w:tc>
          <w:tcPr>
            <w:tcW w:w="2122"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859B8B8" w14:textId="0A6DE3B9" w:rsidR="00CA474E" w:rsidRPr="002231F7" w:rsidRDefault="00E348A4"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43"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5D03E0">
        <w:tc>
          <w:tcPr>
            <w:tcW w:w="2122"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7D989F53" w14:textId="6A111630" w:rsidR="00B31E23" w:rsidRPr="002231F7" w:rsidRDefault="00E348A4"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43"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40DEDFD0" w14:textId="77777777" w:rsidTr="005D03E0">
        <w:tc>
          <w:tcPr>
            <w:tcW w:w="2122" w:type="dxa"/>
            <w:vAlign w:val="center"/>
          </w:tcPr>
          <w:p w14:paraId="50174229" w14:textId="14B4C2DE"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1ED6459" wp14:editId="322E91E0">
                  <wp:extent cx="1227600" cy="1227600"/>
                  <wp:effectExtent l="0" t="0" r="0" b="0"/>
                  <wp:docPr id="4" name="Imagen 4" descr="PuTTY 0.76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TTY 0.76 para Windows - Descarg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2751FD4E" w14:textId="2AD8F7B2" w:rsidR="00CA474E" w:rsidRPr="002231F7" w:rsidRDefault="00E348A4" w:rsidP="002427ED">
            <w:pPr>
              <w:rPr>
                <w:rFonts w:ascii="Arial" w:hAnsi="Arial" w:cs="Arial"/>
                <w:bCs/>
                <w:sz w:val="24"/>
                <w:szCs w:val="24"/>
              </w:rPr>
            </w:pPr>
            <w:hyperlink r:id="rId15" w:history="1">
              <w:proofErr w:type="spellStart"/>
              <w:r w:rsidR="00971553" w:rsidRPr="002231F7">
                <w:rPr>
                  <w:rStyle w:val="Hipervnculo"/>
                  <w:rFonts w:ascii="Arial" w:hAnsi="Arial" w:cs="Arial"/>
                  <w:bCs/>
                  <w:sz w:val="24"/>
                  <w:szCs w:val="24"/>
                </w:rPr>
                <w:t>PuTTY</w:t>
              </w:r>
              <w:proofErr w:type="spellEnd"/>
              <w:r w:rsidR="00971553" w:rsidRPr="002231F7">
                <w:rPr>
                  <w:rStyle w:val="Hipervnculo"/>
                  <w:rFonts w:ascii="Arial" w:hAnsi="Arial" w:cs="Arial"/>
                  <w:bCs/>
                  <w:sz w:val="24"/>
                  <w:szCs w:val="24"/>
                </w:rPr>
                <w:t xml:space="preserve"> / </w:t>
              </w:r>
              <w:proofErr w:type="spellStart"/>
              <w:r w:rsidR="00971553" w:rsidRPr="002231F7">
                <w:rPr>
                  <w:rStyle w:val="Hipervnculo"/>
                  <w:rFonts w:ascii="Arial" w:hAnsi="Arial" w:cs="Arial"/>
                  <w:bCs/>
                  <w:sz w:val="24"/>
                  <w:szCs w:val="24"/>
                </w:rPr>
                <w:t>PuTTYgen</w:t>
              </w:r>
              <w:proofErr w:type="spellEnd"/>
            </w:hyperlink>
          </w:p>
        </w:tc>
        <w:tc>
          <w:tcPr>
            <w:tcW w:w="2943" w:type="dxa"/>
          </w:tcPr>
          <w:p w14:paraId="0F6F6E15" w14:textId="6B90119E" w:rsidR="00CA474E" w:rsidRPr="002231F7" w:rsidRDefault="00123B10" w:rsidP="002427ED">
            <w:pPr>
              <w:rPr>
                <w:rFonts w:ascii="Arial" w:hAnsi="Arial" w:cs="Arial"/>
                <w:bCs/>
                <w:sz w:val="24"/>
                <w:szCs w:val="24"/>
              </w:rPr>
            </w:pPr>
            <w:r>
              <w:rPr>
                <w:rFonts w:ascii="Arial" w:hAnsi="Arial" w:cs="Arial"/>
                <w:bCs/>
                <w:sz w:val="24"/>
                <w:szCs w:val="24"/>
              </w:rPr>
              <w:t xml:space="preserve">Es un cliente SSH, Telnet, </w:t>
            </w:r>
            <w:proofErr w:type="spellStart"/>
            <w:r>
              <w:rPr>
                <w:rFonts w:ascii="Arial" w:hAnsi="Arial" w:cs="Arial"/>
                <w:bCs/>
                <w:sz w:val="24"/>
                <w:szCs w:val="24"/>
              </w:rPr>
              <w:t>rlogin</w:t>
            </w:r>
            <w:proofErr w:type="spellEnd"/>
            <w:r>
              <w:rPr>
                <w:rFonts w:ascii="Arial" w:hAnsi="Arial" w:cs="Arial"/>
                <w:bCs/>
                <w:sz w:val="24"/>
                <w:szCs w:val="24"/>
              </w:rPr>
              <w:t xml:space="preserve"> t TCP raw con licencia libre.</w:t>
            </w:r>
          </w:p>
        </w:tc>
      </w:tr>
      <w:tr w:rsidR="00CA474E" w:rsidRPr="002231F7" w14:paraId="7A8ADC06" w14:textId="77777777" w:rsidTr="005D03E0">
        <w:tc>
          <w:tcPr>
            <w:tcW w:w="2122"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F2755B0" w14:textId="10C397E9" w:rsidR="00CA474E" w:rsidRPr="002231F7" w:rsidRDefault="00E348A4" w:rsidP="002427ED">
            <w:pPr>
              <w:rPr>
                <w:rFonts w:ascii="Arial" w:hAnsi="Arial" w:cs="Arial"/>
                <w:bCs/>
                <w:sz w:val="24"/>
                <w:szCs w:val="24"/>
              </w:rPr>
            </w:pPr>
            <w:hyperlink r:id="rId17" w:history="1">
              <w:r w:rsidR="00971553" w:rsidRPr="002231F7">
                <w:rPr>
                  <w:rStyle w:val="Hipervnculo"/>
                  <w:rFonts w:ascii="Arial" w:hAnsi="Arial" w:cs="Arial"/>
                  <w:bCs/>
                  <w:sz w:val="24"/>
                  <w:szCs w:val="24"/>
                </w:rPr>
                <w:t>Java 1.8</w:t>
              </w:r>
            </w:hyperlink>
          </w:p>
        </w:tc>
        <w:tc>
          <w:tcPr>
            <w:tcW w:w="2943"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5D03E0">
        <w:tc>
          <w:tcPr>
            <w:tcW w:w="2122"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lastRenderedPageBreak/>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63" w:type="dxa"/>
          </w:tcPr>
          <w:p w14:paraId="2302080F" w14:textId="797DB567" w:rsidR="00971553" w:rsidRPr="002231F7" w:rsidRDefault="00E348A4" w:rsidP="002427ED">
            <w:pPr>
              <w:rPr>
                <w:rFonts w:ascii="Arial" w:hAnsi="Arial" w:cs="Arial"/>
                <w:bCs/>
                <w:sz w:val="24"/>
                <w:szCs w:val="24"/>
              </w:rPr>
            </w:pPr>
            <w:hyperlink r:id="rId19"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43"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5D03E0">
        <w:tc>
          <w:tcPr>
            <w:tcW w:w="2122"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62E901ED" w14:textId="1FA3C5B5" w:rsidR="00971553" w:rsidRPr="002231F7" w:rsidRDefault="00E348A4" w:rsidP="002427ED">
            <w:pPr>
              <w:rPr>
                <w:rFonts w:ascii="Arial" w:hAnsi="Arial" w:cs="Arial"/>
                <w:bCs/>
                <w:sz w:val="24"/>
                <w:szCs w:val="24"/>
              </w:rPr>
            </w:pPr>
            <w:hyperlink r:id="rId21"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43"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5D03E0">
        <w:tc>
          <w:tcPr>
            <w:tcW w:w="2122"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63" w:type="dxa"/>
          </w:tcPr>
          <w:p w14:paraId="13E8857F" w14:textId="4B47AAD5" w:rsidR="00971553" w:rsidRPr="002231F7" w:rsidRDefault="00E348A4" w:rsidP="002427ED">
            <w:pPr>
              <w:rPr>
                <w:rFonts w:ascii="Arial" w:hAnsi="Arial" w:cs="Arial"/>
                <w:bCs/>
                <w:sz w:val="24"/>
                <w:szCs w:val="24"/>
              </w:rPr>
            </w:pPr>
            <w:hyperlink r:id="rId23" w:history="1">
              <w:r w:rsidR="00E05DD7" w:rsidRPr="002231F7">
                <w:rPr>
                  <w:rStyle w:val="Hipervnculo"/>
                  <w:rFonts w:ascii="Arial" w:hAnsi="Arial" w:cs="Arial"/>
                  <w:bCs/>
                  <w:sz w:val="24"/>
                  <w:szCs w:val="24"/>
                </w:rPr>
                <w:t>Android Studio 4.2</w:t>
              </w:r>
            </w:hyperlink>
          </w:p>
        </w:tc>
        <w:tc>
          <w:tcPr>
            <w:tcW w:w="2943"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5D03E0">
        <w:tc>
          <w:tcPr>
            <w:tcW w:w="2122"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63" w:type="dxa"/>
          </w:tcPr>
          <w:p w14:paraId="1953CC7F" w14:textId="1DAAEF65" w:rsidR="00765D6D" w:rsidRPr="002231F7" w:rsidRDefault="00E348A4" w:rsidP="002427ED">
            <w:pPr>
              <w:rPr>
                <w:rFonts w:ascii="Arial" w:hAnsi="Arial" w:cs="Arial"/>
                <w:sz w:val="24"/>
                <w:szCs w:val="24"/>
              </w:rPr>
            </w:pPr>
            <w:hyperlink r:id="rId25" w:history="1">
              <w:r w:rsidR="00765D6D" w:rsidRPr="002231F7">
                <w:rPr>
                  <w:rStyle w:val="Hipervnculo"/>
                  <w:rFonts w:ascii="Arial" w:hAnsi="Arial" w:cs="Arial"/>
                  <w:sz w:val="24"/>
                  <w:szCs w:val="24"/>
                </w:rPr>
                <w:t>Retrofit</w:t>
              </w:r>
            </w:hyperlink>
          </w:p>
        </w:tc>
        <w:tc>
          <w:tcPr>
            <w:tcW w:w="2943"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5D03E0">
        <w:tc>
          <w:tcPr>
            <w:tcW w:w="2122"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1F4BDC7" w14:textId="33BB559C" w:rsidR="00E05DD7" w:rsidRPr="002231F7" w:rsidRDefault="00E348A4" w:rsidP="002427ED">
            <w:pPr>
              <w:rPr>
                <w:rFonts w:ascii="Arial" w:hAnsi="Arial" w:cs="Arial"/>
                <w:bCs/>
                <w:sz w:val="24"/>
                <w:szCs w:val="24"/>
              </w:rPr>
            </w:pPr>
            <w:hyperlink r:id="rId27" w:history="1">
              <w:r w:rsidR="00E05DD7" w:rsidRPr="002231F7">
                <w:rPr>
                  <w:rStyle w:val="Hipervnculo"/>
                  <w:rFonts w:ascii="Arial" w:hAnsi="Arial" w:cs="Arial"/>
                  <w:bCs/>
                  <w:sz w:val="24"/>
                  <w:szCs w:val="24"/>
                </w:rPr>
                <w:t>Postman 8.5</w:t>
              </w:r>
            </w:hyperlink>
          </w:p>
        </w:tc>
        <w:tc>
          <w:tcPr>
            <w:tcW w:w="2943"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5D03E0">
        <w:tc>
          <w:tcPr>
            <w:tcW w:w="2122"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43"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5D03E0">
        <w:tc>
          <w:tcPr>
            <w:tcW w:w="2122"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8ECBE6E" w14:textId="02E405F1" w:rsidR="00D73332" w:rsidRPr="002231F7" w:rsidRDefault="00E348A4" w:rsidP="00D73332">
            <w:pPr>
              <w:tabs>
                <w:tab w:val="left" w:pos="1125"/>
              </w:tabs>
              <w:rPr>
                <w:rFonts w:ascii="Arial" w:hAnsi="Arial" w:cs="Arial"/>
                <w:bCs/>
                <w:sz w:val="24"/>
                <w:szCs w:val="24"/>
              </w:rPr>
            </w:pPr>
            <w:hyperlink r:id="rId30"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43"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611020F6" w:rsidR="00CA474E" w:rsidRDefault="00B31E23" w:rsidP="00B31E23">
      <w:pPr>
        <w:pStyle w:val="Descripcin"/>
        <w:rPr>
          <w:rFonts w:ascii="Arial" w:hAnsi="Arial" w:cs="Arial"/>
          <w:b/>
        </w:rPr>
      </w:pPr>
      <w:r>
        <w:t xml:space="preserve">Ilustración </w:t>
      </w:r>
      <w:fldSimple w:instr=" SEQ Ilustración \* ARABIC ">
        <w:r w:rsidR="001954C2">
          <w:rPr>
            <w:noProof/>
          </w:rPr>
          <w:t>1</w:t>
        </w:r>
      </w:fldSimple>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56347DBC" w14:textId="0711541C" w:rsidR="00F03F28" w:rsidRDefault="00CA474E" w:rsidP="002427ED">
      <w:pPr>
        <w:rPr>
          <w:rFonts w:ascii="Arial" w:hAnsi="Arial" w:cs="Arial"/>
          <w:b/>
        </w:rPr>
      </w:pPr>
      <w:r>
        <w:rPr>
          <w:rFonts w:ascii="Arial" w:hAnsi="Arial" w:cs="Arial"/>
          <w:b/>
        </w:rPr>
        <w:lastRenderedPageBreak/>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99ACFB9" w14:textId="69A6AAF1" w:rsidR="008362CA" w:rsidRDefault="00765D6D" w:rsidP="00FC4A77">
      <w:pPr>
        <w:jc w:val="center"/>
        <w:rPr>
          <w:rFonts w:ascii="Arial" w:hAnsi="Arial" w:cs="Arial"/>
          <w:bCs/>
        </w:rPr>
      </w:pPr>
      <w:r>
        <w:rPr>
          <w:rFonts w:ascii="Arial" w:hAnsi="Arial" w:cs="Arial"/>
          <w:bCs/>
          <w:noProof/>
        </w:rPr>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5895476B" w14:textId="1B766105" w:rsidR="00D12DC0" w:rsidRDefault="00D12DC0" w:rsidP="00D73332">
      <w:pPr>
        <w:rPr>
          <w:rFonts w:ascii="Arial" w:hAnsi="Arial" w:cs="Arial"/>
          <w:bCs/>
        </w:rPr>
      </w:pPr>
      <w:r w:rsidRPr="00D12DC0">
        <w:rPr>
          <w:rFonts w:ascii="Arial" w:hAnsi="Arial" w:cs="Arial"/>
          <w:b/>
        </w:rPr>
        <w:t>Arquitectura del sistema</w:t>
      </w:r>
      <w:r>
        <w:rPr>
          <w:rFonts w:ascii="Arial" w:hAnsi="Arial" w:cs="Arial"/>
          <w:bCs/>
        </w:rPr>
        <w:t xml:space="preserve">: este sistema distribuido </w:t>
      </w:r>
      <w:r w:rsidR="00AF7BA7">
        <w:rPr>
          <w:rFonts w:ascii="Arial" w:hAnsi="Arial" w:cs="Arial"/>
          <w:bCs/>
        </w:rPr>
        <w:t>contará</w:t>
      </w:r>
      <w:r>
        <w:rPr>
          <w:rFonts w:ascii="Arial" w:hAnsi="Arial" w:cs="Arial"/>
          <w:bCs/>
        </w:rPr>
        <w:t xml:space="preserve"> con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w:t>
      </w:r>
      <w:r w:rsidR="00AF7BA7">
        <w:rPr>
          <w:rFonts w:ascii="Arial" w:hAnsi="Arial" w:cs="Arial"/>
          <w:bCs/>
        </w:rPr>
        <w:lastRenderedPageBreak/>
        <w:t xml:space="preserve">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5C3AED9B" w:rsidR="00FC4A77" w:rsidRPr="006F4229" w:rsidRDefault="006F4229" w:rsidP="006F4229">
      <w:pPr>
        <w:jc w:val="left"/>
        <w:rPr>
          <w:rFonts w:ascii="Arial" w:hAnsi="Arial" w:cs="Arial"/>
          <w:bCs/>
        </w:rPr>
      </w:pPr>
      <w:r>
        <w:rPr>
          <w:rFonts w:ascii="Arial" w:hAnsi="Arial" w:cs="Arial"/>
          <w:bCs/>
        </w:rPr>
        <w:br w:type="page"/>
      </w:r>
    </w:p>
    <w:p w14:paraId="6583DBE2" w14:textId="5BBA3F6E" w:rsidR="00AF4337" w:rsidRDefault="00AF4337" w:rsidP="00AF4337">
      <w:pPr>
        <w:rPr>
          <w:rFonts w:ascii="Arial" w:hAnsi="Arial" w:cs="Arial"/>
          <w:b/>
        </w:rPr>
      </w:pPr>
      <w:r>
        <w:rPr>
          <w:rFonts w:ascii="Arial" w:hAnsi="Arial" w:cs="Arial"/>
          <w:b/>
        </w:rPr>
        <w:lastRenderedPageBreak/>
        <w:t>METODOLOGÍA</w:t>
      </w:r>
    </w:p>
    <w:p w14:paraId="43140FEB" w14:textId="50725735" w:rsidR="00B2349D" w:rsidRDefault="00B2349D" w:rsidP="00AF4337">
      <w:pPr>
        <w:rPr>
          <w:rFonts w:ascii="Arial" w:hAnsi="Arial" w:cs="Arial"/>
          <w:bCs/>
        </w:rPr>
      </w:pPr>
      <w:r>
        <w:rPr>
          <w:rFonts w:ascii="Arial" w:hAnsi="Arial" w:cs="Arial"/>
          <w:bCs/>
        </w:rPr>
        <w:t xml:space="preserve">Para el desarrollo de este proyecto se </w:t>
      </w:r>
      <w:r w:rsidR="00E77A5E">
        <w:rPr>
          <w:rFonts w:ascii="Arial" w:hAnsi="Arial" w:cs="Arial"/>
          <w:bCs/>
        </w:rPr>
        <w:t>implementará</w:t>
      </w:r>
      <w:r>
        <w:rPr>
          <w:rFonts w:ascii="Arial" w:hAnsi="Arial" w:cs="Arial"/>
          <w:bCs/>
        </w:rPr>
        <w:t xml:space="preserve"> la metodología en c</w:t>
      </w:r>
      <w:r w:rsidR="00E77A5E">
        <w:rPr>
          <w:rFonts w:ascii="Arial" w:hAnsi="Arial" w:cs="Arial"/>
          <w:bCs/>
        </w:rPr>
        <w:t>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Las fases definidas en esta metodología son las siguientes:</w:t>
      </w:r>
    </w:p>
    <w:p w14:paraId="4D88736E" w14:textId="7A81A55A" w:rsidR="00DF13C3" w:rsidRDefault="00DF13C3" w:rsidP="00AF4337">
      <w:pPr>
        <w:rPr>
          <w:rFonts w:ascii="Arial" w:hAnsi="Arial" w:cs="Arial"/>
          <w:b/>
          <w:i/>
          <w:iCs/>
        </w:rPr>
      </w:pPr>
      <w:r w:rsidRPr="00DF13C3">
        <w:rPr>
          <w:rFonts w:ascii="Arial" w:hAnsi="Arial" w:cs="Arial"/>
          <w:b/>
          <w:i/>
          <w:iCs/>
        </w:rPr>
        <w:t>Metodología en cascada</w:t>
      </w:r>
    </w:p>
    <w:p w14:paraId="5AB1795C" w14:textId="2846EAFB" w:rsidR="00DF13C3" w:rsidRPr="00DF13C3" w:rsidRDefault="00C47F74" w:rsidP="00AF4337">
      <w:pPr>
        <w:rPr>
          <w:rFonts w:ascii="Arial" w:hAnsi="Arial" w:cs="Arial"/>
          <w:bCs/>
        </w:rPr>
      </w:pPr>
      <w:r>
        <w:rPr>
          <w:rFonts w:ascii="Arial" w:hAnsi="Arial" w:cs="Arial"/>
          <w:bCs/>
        </w:rPr>
        <w:t xml:space="preserve">El modelo en cascada es la propuesta de un enfoque metodológico que consiste en ordenar de forma lineal las distintas etapas que se deben seguir al momento de desarrollar software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Royce, 1970)</w:t>
      </w:r>
      <w:r w:rsidR="00C3528B">
        <w:rPr>
          <w:rFonts w:ascii="Arial" w:hAnsi="Arial" w:cs="Arial"/>
          <w:bCs/>
        </w:rPr>
        <w:fldChar w:fldCharType="end"/>
      </w:r>
      <w:r w:rsidR="00C3528B">
        <w:rPr>
          <w:rFonts w:ascii="Arial" w:hAnsi="Arial" w:cs="Arial"/>
          <w:bCs/>
        </w:rPr>
        <w:t>.</w:t>
      </w:r>
    </w:p>
    <w:p w14:paraId="0DC04EC2" w14:textId="66C94B9F" w:rsidR="00E77A5E" w:rsidRDefault="008362CA" w:rsidP="00E77A5E">
      <w:pPr>
        <w:pStyle w:val="Prrafodelista"/>
        <w:numPr>
          <w:ilvl w:val="0"/>
          <w:numId w:val="13"/>
        </w:numPr>
        <w:rPr>
          <w:rFonts w:ascii="Arial" w:hAnsi="Arial" w:cs="Arial"/>
          <w:bCs/>
        </w:rPr>
      </w:pPr>
      <w:r w:rsidRPr="00BC316A">
        <w:rPr>
          <w:rFonts w:ascii="Arial" w:hAnsi="Arial" w:cs="Arial"/>
          <w:b/>
        </w:rPr>
        <w:t>Definición de requerimientos</w:t>
      </w:r>
      <w:r>
        <w:rPr>
          <w:rFonts w:ascii="Arial" w:hAnsi="Arial" w:cs="Arial"/>
          <w:bCs/>
        </w:rPr>
        <w:t>:</w:t>
      </w:r>
      <w:r w:rsidR="00F045E3">
        <w:rPr>
          <w:rFonts w:ascii="Arial" w:hAnsi="Arial" w:cs="Arial"/>
          <w:bCs/>
        </w:rPr>
        <w:t xml:space="preserve"> </w:t>
      </w:r>
      <w:r w:rsidR="00C47F74">
        <w:rPr>
          <w:rFonts w:ascii="Arial" w:hAnsi="Arial" w:cs="Arial"/>
          <w:bCs/>
        </w:rPr>
        <w:t>Consiste en la fase de análisis primario, que contempla el estado inicial del proyecto, los recursos disponibles, los requerimientos de negocio (objetivos del proyecto, justificaciones y estado final del proyecto) y el tiempo disponible para su desarrollo.</w:t>
      </w:r>
    </w:p>
    <w:p w14:paraId="000D7E93" w14:textId="24E6D4EB" w:rsidR="00765D6D" w:rsidRDefault="00F045E3" w:rsidP="00765D6D">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4160769B" w14:textId="2FA22E73" w:rsidR="00E77A5E" w:rsidRDefault="008362CA" w:rsidP="00E77A5E">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w:t>
      </w:r>
      <w:r w:rsidR="00F045E3">
        <w:rPr>
          <w:rFonts w:ascii="Arial" w:hAnsi="Arial" w:cs="Arial"/>
          <w:bCs/>
        </w:rPr>
        <w:t xml:space="preserve"> </w:t>
      </w:r>
      <w:r w:rsidR="00C47F74">
        <w:rPr>
          <w:rFonts w:ascii="Arial" w:hAnsi="Arial" w:cs="Arial"/>
          <w:bCs/>
        </w:rPr>
        <w:t>Consiste en analizar los recursos disponibles del proyecto y determinar cuales se utilizarán teniendo en cuenta los requerimientos de este. Luego, se utilizan dichos recursos para construir los componentes necesarios del sistema.</w:t>
      </w:r>
    </w:p>
    <w:p w14:paraId="1E197FBD" w14:textId="38EE8359"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3E0ED277" w14:textId="25F94162" w:rsidR="00F045E3" w:rsidRDefault="00F045E3" w:rsidP="00F045E3">
      <w:pPr>
        <w:pStyle w:val="Prrafodelista"/>
        <w:numPr>
          <w:ilvl w:val="1"/>
          <w:numId w:val="9"/>
        </w:numPr>
        <w:rPr>
          <w:rFonts w:ascii="Arial" w:hAnsi="Arial" w:cs="Arial"/>
          <w:bCs/>
        </w:rPr>
      </w:pPr>
      <w:r>
        <w:rPr>
          <w:rFonts w:ascii="Arial" w:hAnsi="Arial" w:cs="Arial"/>
          <w:bCs/>
        </w:rPr>
        <w:t>Modelo relacional de la base de datos</w:t>
      </w:r>
    </w:p>
    <w:p w14:paraId="664E0D43" w14:textId="5190B2F7" w:rsidR="00F045E3" w:rsidRDefault="00F045E3" w:rsidP="00F045E3">
      <w:pPr>
        <w:pStyle w:val="Prrafodelista"/>
        <w:numPr>
          <w:ilvl w:val="1"/>
          <w:numId w:val="9"/>
        </w:numPr>
        <w:rPr>
          <w:rFonts w:ascii="Arial" w:hAnsi="Arial" w:cs="Arial"/>
          <w:bCs/>
        </w:rPr>
      </w:pPr>
      <w:r>
        <w:rPr>
          <w:rFonts w:ascii="Arial" w:hAnsi="Arial" w:cs="Arial"/>
          <w:bCs/>
        </w:rPr>
        <w:t>Listado de servicios de la API Rest</w:t>
      </w:r>
    </w:p>
    <w:p w14:paraId="5A3D5C7D" w14:textId="00159E77" w:rsidR="00F045E3" w:rsidRDefault="00F045E3" w:rsidP="00F045E3">
      <w:pPr>
        <w:pStyle w:val="Prrafodelista"/>
        <w:numPr>
          <w:ilvl w:val="1"/>
          <w:numId w:val="9"/>
        </w:numPr>
        <w:rPr>
          <w:rFonts w:ascii="Arial" w:hAnsi="Arial" w:cs="Arial"/>
          <w:bCs/>
        </w:rPr>
      </w:pPr>
      <w:r>
        <w:rPr>
          <w:rFonts w:ascii="Arial" w:hAnsi="Arial" w:cs="Arial"/>
          <w:bCs/>
        </w:rPr>
        <w:t>Diseño de interfaces graficas de la aplicación móvil</w:t>
      </w:r>
    </w:p>
    <w:p w14:paraId="3E026ADE" w14:textId="4583646A" w:rsidR="00E77A5E" w:rsidRDefault="008362CA" w:rsidP="00E77A5E">
      <w:pPr>
        <w:pStyle w:val="Prrafodelista"/>
        <w:numPr>
          <w:ilvl w:val="0"/>
          <w:numId w:val="13"/>
        </w:numPr>
        <w:rPr>
          <w:rFonts w:ascii="Arial" w:hAnsi="Arial" w:cs="Arial"/>
          <w:bCs/>
        </w:rPr>
      </w:pPr>
      <w:r w:rsidRPr="00BC316A">
        <w:rPr>
          <w:rFonts w:ascii="Arial" w:hAnsi="Arial" w:cs="Arial"/>
          <w:b/>
        </w:rPr>
        <w:t>Implementación</w:t>
      </w:r>
      <w:r>
        <w:rPr>
          <w:rFonts w:ascii="Arial" w:hAnsi="Arial" w:cs="Arial"/>
          <w:bCs/>
        </w:rPr>
        <w:t>:</w:t>
      </w:r>
      <w:r w:rsidR="00F045E3">
        <w:rPr>
          <w:rFonts w:ascii="Arial" w:hAnsi="Arial" w:cs="Arial"/>
          <w:bCs/>
        </w:rPr>
        <w:t xml:space="preserve"> </w:t>
      </w:r>
      <w:r w:rsidR="00C47F74">
        <w:rPr>
          <w:rFonts w:ascii="Arial" w:hAnsi="Arial" w:cs="Arial"/>
          <w:bCs/>
        </w:rPr>
        <w:t>Consiste en acoplar los componentes para realizar la aplicación funcional del sistema en el contexto del proyecto.</w:t>
      </w:r>
    </w:p>
    <w:p w14:paraId="748B7492" w14:textId="3FE3A726" w:rsidR="00F045E3" w:rsidRDefault="00F045E3" w:rsidP="00F045E3">
      <w:pPr>
        <w:pStyle w:val="Prrafodelista"/>
        <w:rPr>
          <w:rFonts w:ascii="Arial" w:hAnsi="Arial" w:cs="Arial"/>
          <w:bCs/>
        </w:rPr>
      </w:pPr>
      <w:r>
        <w:rPr>
          <w:rFonts w:ascii="Arial" w:hAnsi="Arial" w:cs="Arial"/>
          <w:bCs/>
        </w:rPr>
        <w:t>En esta fase se obtendrán los siguientes productos:</w:t>
      </w:r>
    </w:p>
    <w:p w14:paraId="1B902C15" w14:textId="6C587A20" w:rsidR="00F045E3" w:rsidRDefault="00F045E3" w:rsidP="00F045E3">
      <w:pPr>
        <w:pStyle w:val="Prrafodelista"/>
        <w:numPr>
          <w:ilvl w:val="1"/>
          <w:numId w:val="9"/>
        </w:numPr>
        <w:rPr>
          <w:rFonts w:ascii="Arial" w:hAnsi="Arial" w:cs="Arial"/>
          <w:bCs/>
        </w:rPr>
      </w:pPr>
      <w:r>
        <w:rPr>
          <w:rFonts w:ascii="Arial" w:hAnsi="Arial" w:cs="Arial"/>
          <w:bCs/>
        </w:rPr>
        <w:t>Instancia de VM con la base de datos MySQL creada y configurada</w:t>
      </w:r>
    </w:p>
    <w:p w14:paraId="19521164" w14:textId="54B8160C" w:rsidR="00F045E3" w:rsidRDefault="00F045E3" w:rsidP="00F045E3">
      <w:pPr>
        <w:pStyle w:val="Prrafodelista"/>
        <w:numPr>
          <w:ilvl w:val="1"/>
          <w:numId w:val="9"/>
        </w:numPr>
        <w:rPr>
          <w:rFonts w:ascii="Arial" w:hAnsi="Arial" w:cs="Arial"/>
          <w:bCs/>
        </w:rPr>
      </w:pPr>
      <w:r>
        <w:rPr>
          <w:rFonts w:ascii="Arial" w:hAnsi="Arial" w:cs="Arial"/>
          <w:bCs/>
        </w:rPr>
        <w:t>API Rest en Spring Boot configurada</w:t>
      </w:r>
    </w:p>
    <w:p w14:paraId="3532B090" w14:textId="35762662" w:rsidR="00F045E3" w:rsidRDefault="00F045E3" w:rsidP="00F045E3">
      <w:pPr>
        <w:pStyle w:val="Prrafodelista"/>
        <w:numPr>
          <w:ilvl w:val="1"/>
          <w:numId w:val="9"/>
        </w:numPr>
        <w:rPr>
          <w:rFonts w:ascii="Arial" w:hAnsi="Arial" w:cs="Arial"/>
          <w:bCs/>
        </w:rPr>
      </w:pPr>
      <w:r>
        <w:rPr>
          <w:rFonts w:ascii="Arial" w:hAnsi="Arial" w:cs="Arial"/>
          <w:bCs/>
        </w:rPr>
        <w:t>Aplicación móvil desarrollada en Android Estudio.</w:t>
      </w:r>
    </w:p>
    <w:p w14:paraId="7A28D53D" w14:textId="0149AABD" w:rsidR="00E77A5E" w:rsidRDefault="008362CA" w:rsidP="00E77A5E">
      <w:pPr>
        <w:pStyle w:val="Prrafodelista"/>
        <w:numPr>
          <w:ilvl w:val="0"/>
          <w:numId w:val="13"/>
        </w:numPr>
        <w:rPr>
          <w:rFonts w:ascii="Arial" w:hAnsi="Arial" w:cs="Arial"/>
          <w:bCs/>
        </w:rPr>
      </w:pPr>
      <w:r w:rsidRPr="00BC316A">
        <w:rPr>
          <w:rFonts w:ascii="Arial" w:hAnsi="Arial" w:cs="Arial"/>
          <w:b/>
        </w:rPr>
        <w:t>Verificación</w:t>
      </w:r>
      <w:r>
        <w:rPr>
          <w:rFonts w:ascii="Arial" w:hAnsi="Arial" w:cs="Arial"/>
          <w:bCs/>
        </w:rPr>
        <w:t>:</w:t>
      </w:r>
      <w:r w:rsidR="00F045E3">
        <w:rPr>
          <w:rFonts w:ascii="Arial" w:hAnsi="Arial" w:cs="Arial"/>
          <w:bCs/>
        </w:rPr>
        <w:t xml:space="preserve"> </w:t>
      </w:r>
      <w:r w:rsidR="00C47F74">
        <w:rPr>
          <w:rFonts w:ascii="Arial" w:hAnsi="Arial" w:cs="Arial"/>
          <w:bCs/>
        </w:rPr>
        <w:t>Consiste en realizar las pruebas de funcionamiento sobre el sistema en cuestión, con el fin de detectar y corregir errores, implementar o inhabilitar funciones y optimizar el sistema (de ser posible).</w:t>
      </w:r>
    </w:p>
    <w:p w14:paraId="4CA05F80" w14:textId="336E5703"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5AC930CA" w14:textId="4BB453C4" w:rsidR="00F045E3" w:rsidRDefault="00F045E3" w:rsidP="00F045E3">
      <w:pPr>
        <w:pStyle w:val="Prrafodelista"/>
        <w:numPr>
          <w:ilvl w:val="1"/>
          <w:numId w:val="9"/>
        </w:numPr>
        <w:rPr>
          <w:rFonts w:ascii="Arial" w:hAnsi="Arial" w:cs="Arial"/>
          <w:bCs/>
        </w:rPr>
      </w:pPr>
      <w:r>
        <w:rPr>
          <w:rFonts w:ascii="Arial" w:hAnsi="Arial" w:cs="Arial"/>
          <w:bCs/>
        </w:rPr>
        <w:t>Pruebas realizadas a la API Rest en Postman</w:t>
      </w:r>
    </w:p>
    <w:p w14:paraId="0A95921A" w14:textId="3C0DD64D" w:rsidR="00F045E3" w:rsidRDefault="00F045E3" w:rsidP="00F045E3">
      <w:pPr>
        <w:pStyle w:val="Prrafodelista"/>
        <w:numPr>
          <w:ilvl w:val="1"/>
          <w:numId w:val="9"/>
        </w:numPr>
        <w:rPr>
          <w:rFonts w:ascii="Arial" w:hAnsi="Arial" w:cs="Arial"/>
          <w:bCs/>
        </w:rPr>
      </w:pPr>
      <w:r>
        <w:rPr>
          <w:rFonts w:ascii="Arial" w:hAnsi="Arial" w:cs="Arial"/>
          <w:bCs/>
        </w:rPr>
        <w:t>Pruebas funcionales de la aplicación móvil</w:t>
      </w:r>
    </w:p>
    <w:p w14:paraId="50CD9A60" w14:textId="0EF68CE2" w:rsidR="00E77A5E" w:rsidRDefault="008362CA" w:rsidP="00E77A5E">
      <w:pPr>
        <w:pStyle w:val="Prrafodelista"/>
        <w:numPr>
          <w:ilvl w:val="0"/>
          <w:numId w:val="13"/>
        </w:numPr>
        <w:rPr>
          <w:rFonts w:ascii="Arial" w:hAnsi="Arial" w:cs="Arial"/>
          <w:bCs/>
        </w:rPr>
      </w:pPr>
      <w:r w:rsidRPr="00BC316A">
        <w:rPr>
          <w:rFonts w:ascii="Arial" w:hAnsi="Arial" w:cs="Arial"/>
          <w:b/>
        </w:rPr>
        <w:lastRenderedPageBreak/>
        <w:t>Mantenimiento</w:t>
      </w:r>
      <w:r w:rsidR="00F045E3">
        <w:rPr>
          <w:rFonts w:ascii="Arial" w:hAnsi="Arial" w:cs="Arial"/>
          <w:bCs/>
        </w:rPr>
        <w:t xml:space="preserve">: </w:t>
      </w:r>
      <w:r w:rsidR="00C47F74">
        <w:rPr>
          <w:rFonts w:ascii="Arial" w:hAnsi="Arial" w:cs="Arial"/>
          <w:bCs/>
        </w:rPr>
        <w:t>Consiste en verificar el sistema funcional sobre el contexto del proyecto para verificar que funcione correctamente, y de ser necesario, corregir errores y vulnerabilidades.</w:t>
      </w:r>
    </w:p>
    <w:p w14:paraId="58444C7C" w14:textId="2C49AD3A" w:rsidR="00F045E3" w:rsidRDefault="00F045E3" w:rsidP="00F045E3">
      <w:pPr>
        <w:pStyle w:val="Prrafodelista"/>
        <w:rPr>
          <w:rFonts w:ascii="Arial" w:hAnsi="Arial" w:cs="Arial"/>
          <w:bCs/>
        </w:rPr>
      </w:pPr>
      <w:r>
        <w:rPr>
          <w:rFonts w:ascii="Arial" w:hAnsi="Arial" w:cs="Arial"/>
          <w:bCs/>
        </w:rPr>
        <w:t>En esta fase se obtendrán los siguientes productos:</w:t>
      </w:r>
    </w:p>
    <w:p w14:paraId="2187553A" w14:textId="26CDAFC5" w:rsidR="00F045E3" w:rsidRDefault="00F045E3" w:rsidP="00F045E3">
      <w:pPr>
        <w:pStyle w:val="Prrafodelista"/>
        <w:numPr>
          <w:ilvl w:val="1"/>
          <w:numId w:val="9"/>
        </w:numPr>
        <w:rPr>
          <w:rFonts w:ascii="Arial" w:hAnsi="Arial" w:cs="Arial"/>
          <w:bCs/>
        </w:rPr>
      </w:pPr>
      <w:r>
        <w:rPr>
          <w:rFonts w:ascii="Arial" w:hAnsi="Arial" w:cs="Arial"/>
          <w:bCs/>
        </w:rPr>
        <w:t>Pruebas de seguridad y conectividad a los componentes</w:t>
      </w:r>
    </w:p>
    <w:p w14:paraId="3BDCDAA7" w14:textId="5A70F0BE" w:rsidR="00F045E3" w:rsidRDefault="00F045E3" w:rsidP="00F045E3">
      <w:pPr>
        <w:pStyle w:val="Prrafodelista"/>
        <w:numPr>
          <w:ilvl w:val="1"/>
          <w:numId w:val="9"/>
        </w:numPr>
        <w:rPr>
          <w:rFonts w:ascii="Arial" w:hAnsi="Arial" w:cs="Arial"/>
          <w:bCs/>
        </w:rPr>
      </w:pPr>
      <w:r>
        <w:rPr>
          <w:rFonts w:ascii="Arial" w:hAnsi="Arial" w:cs="Arial"/>
          <w:bCs/>
        </w:rPr>
        <w:t>Revisión de componentes</w:t>
      </w:r>
    </w:p>
    <w:p w14:paraId="25C8A2F6" w14:textId="77777777" w:rsidR="00DF13C3" w:rsidRDefault="008362CA" w:rsidP="00DF13C3">
      <w:pPr>
        <w:keepNext/>
        <w:jc w:val="center"/>
      </w:pPr>
      <w:r>
        <w:rPr>
          <w:noProof/>
        </w:rPr>
        <w:drawing>
          <wp:inline distT="0" distB="0" distL="0" distR="0" wp14:anchorId="0946F575" wp14:editId="70662AD1">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32"/>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25A64510" w14:textId="2DFFF275" w:rsidR="006F4229" w:rsidRDefault="00DF13C3" w:rsidP="00DF13C3">
      <w:pPr>
        <w:pStyle w:val="Descripcin"/>
        <w:jc w:val="center"/>
      </w:pPr>
      <w:r>
        <w:t xml:space="preserve">Ilustración </w:t>
      </w:r>
      <w:fldSimple w:instr=" SEQ Ilustración \* ARABIC ">
        <w:r w:rsidR="001954C2">
          <w:rPr>
            <w:noProof/>
          </w:rPr>
          <w:t>2</w:t>
        </w:r>
      </w:fldSimple>
      <w:r>
        <w:t xml:space="preserve"> estructura de la metodología en cascada</w:t>
      </w:r>
    </w:p>
    <w:p w14:paraId="56CDFB08" w14:textId="592B6E5B" w:rsidR="00CA474E" w:rsidRPr="006F4229" w:rsidRDefault="006F4229" w:rsidP="006F4229">
      <w:pPr>
        <w:jc w:val="left"/>
        <w:rPr>
          <w:i/>
          <w:iCs/>
          <w:color w:val="1F497D" w:themeColor="text2"/>
          <w:sz w:val="18"/>
          <w:szCs w:val="18"/>
        </w:rPr>
      </w:pPr>
      <w:r>
        <w:br w:type="page"/>
      </w:r>
    </w:p>
    <w:p w14:paraId="0EBE1200" w14:textId="04B3E8F8" w:rsidR="00CA474E" w:rsidRDefault="00CA474E" w:rsidP="00CA474E">
      <w:pPr>
        <w:rPr>
          <w:rFonts w:ascii="Arial" w:hAnsi="Arial" w:cs="Arial"/>
          <w:b/>
        </w:rPr>
      </w:pPr>
      <w:r>
        <w:rPr>
          <w:rFonts w:ascii="Arial" w:hAnsi="Arial" w:cs="Arial"/>
          <w:b/>
        </w:rPr>
        <w:lastRenderedPageBreak/>
        <w:t xml:space="preserve">PROCEDIMIENTO O DESARROLLO INGENIERÍL </w:t>
      </w:r>
    </w:p>
    <w:p w14:paraId="04FD22F3" w14:textId="339DC950" w:rsidR="00BE6AF7" w:rsidRDefault="00BE6AF7" w:rsidP="00CA474E">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4740D59C" w14:textId="206E6DCD" w:rsidR="00BE6AF7" w:rsidRDefault="00BE6AF7" w:rsidP="00CA474E">
      <w:pPr>
        <w:rPr>
          <w:rFonts w:ascii="Arial" w:hAnsi="Arial" w:cs="Arial"/>
          <w:b/>
          <w:i/>
          <w:iCs/>
        </w:rPr>
      </w:pPr>
      <w:r w:rsidRPr="00BE6AF7">
        <w:rPr>
          <w:rFonts w:ascii="Arial" w:hAnsi="Arial" w:cs="Arial"/>
          <w:b/>
          <w:i/>
          <w:iCs/>
        </w:rPr>
        <w:t>Definición de requerimientos</w:t>
      </w:r>
    </w:p>
    <w:p w14:paraId="3FC00503" w14:textId="249FE13B" w:rsidR="00BE6AF7" w:rsidRPr="00E714F5" w:rsidRDefault="00BE6AF7" w:rsidP="00BE6AF7">
      <w:pPr>
        <w:rPr>
          <w:lang w:val="es-ES"/>
        </w:rPr>
      </w:pPr>
      <w:r>
        <w:rPr>
          <w:lang w:val="es-ES"/>
        </w:rPr>
        <w:t>A continuación, se definen los requerimientos funcionales y no funcionales del sistema, contemplando las necesidades expuestas por el cliente.</w:t>
      </w:r>
    </w:p>
    <w:tbl>
      <w:tblPr>
        <w:tblStyle w:val="Tablaconcuadrcula"/>
        <w:tblW w:w="8926" w:type="dxa"/>
        <w:tblLook w:val="04A0" w:firstRow="1" w:lastRow="0" w:firstColumn="1" w:lastColumn="0" w:noHBand="0" w:noVBand="1"/>
      </w:tblPr>
      <w:tblGrid>
        <w:gridCol w:w="1121"/>
        <w:gridCol w:w="2575"/>
        <w:gridCol w:w="5230"/>
      </w:tblGrid>
      <w:tr w:rsidR="00BE6AF7" w:rsidRPr="00DF13C3" w14:paraId="769F2FA9" w14:textId="77777777" w:rsidTr="00671B8E">
        <w:trPr>
          <w:trHeight w:val="675"/>
        </w:trPr>
        <w:tc>
          <w:tcPr>
            <w:tcW w:w="8926" w:type="dxa"/>
            <w:gridSpan w:val="3"/>
            <w:shd w:val="clear" w:color="auto" w:fill="D99594" w:themeFill="accent2" w:themeFillTint="99"/>
            <w:vAlign w:val="center"/>
            <w:hideMark/>
          </w:tcPr>
          <w:p w14:paraId="448D2A5E" w14:textId="22227CBE" w:rsidR="00BE6AF7" w:rsidRPr="00DF13C3" w:rsidRDefault="00BE6AF7" w:rsidP="00BE6AF7">
            <w:pPr>
              <w:jc w:val="center"/>
              <w:rPr>
                <w:rFonts w:ascii="Arial" w:hAnsi="Arial" w:cs="Arial"/>
                <w:b/>
                <w:bCs/>
                <w:sz w:val="24"/>
                <w:szCs w:val="24"/>
              </w:rPr>
            </w:pPr>
            <w:r w:rsidRPr="00DF13C3">
              <w:rPr>
                <w:rFonts w:ascii="Arial" w:hAnsi="Arial" w:cs="Arial"/>
                <w:b/>
                <w:bCs/>
                <w:sz w:val="24"/>
                <w:szCs w:val="24"/>
              </w:rPr>
              <w:t>REQUERIMIENTOS FUNCIONALES BANCAPP</w:t>
            </w:r>
          </w:p>
        </w:tc>
      </w:tr>
      <w:tr w:rsidR="00BE6AF7" w:rsidRPr="00DF13C3" w14:paraId="1C553EB4" w14:textId="77777777" w:rsidTr="00671B8E">
        <w:trPr>
          <w:trHeight w:val="315"/>
        </w:trPr>
        <w:tc>
          <w:tcPr>
            <w:tcW w:w="1121" w:type="dxa"/>
            <w:shd w:val="clear" w:color="auto" w:fill="E5B8B7" w:themeFill="accent2" w:themeFillTint="66"/>
            <w:noWrap/>
            <w:vAlign w:val="center"/>
            <w:hideMark/>
          </w:tcPr>
          <w:p w14:paraId="53F46C97"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62F6C2FB"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2FA30721"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Descripción</w:t>
            </w:r>
          </w:p>
        </w:tc>
      </w:tr>
      <w:tr w:rsidR="002231F7" w:rsidRPr="00DF13C3" w14:paraId="662098F5" w14:textId="77777777" w:rsidTr="00671B8E">
        <w:trPr>
          <w:trHeight w:val="1815"/>
        </w:trPr>
        <w:tc>
          <w:tcPr>
            <w:tcW w:w="1121" w:type="dxa"/>
            <w:noWrap/>
            <w:vAlign w:val="center"/>
            <w:hideMark/>
          </w:tcPr>
          <w:p w14:paraId="0D533E55" w14:textId="54EDA808" w:rsidR="002231F7" w:rsidRPr="002231F7" w:rsidRDefault="002231F7" w:rsidP="002231F7">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4D8B0C88" w14:textId="272C76B4" w:rsidR="002231F7" w:rsidRPr="002231F7" w:rsidRDefault="002231F7" w:rsidP="002231F7">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6A6CAC73" w14:textId="19509ACA" w:rsidR="002231F7" w:rsidRPr="002231F7" w:rsidRDefault="002231F7" w:rsidP="002231F7">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2231F7" w:rsidRPr="00DF13C3" w14:paraId="3AAA63AB" w14:textId="77777777" w:rsidTr="00671B8E">
        <w:trPr>
          <w:trHeight w:val="1815"/>
        </w:trPr>
        <w:tc>
          <w:tcPr>
            <w:tcW w:w="1121" w:type="dxa"/>
            <w:noWrap/>
            <w:vAlign w:val="center"/>
          </w:tcPr>
          <w:p w14:paraId="37D0B75B" w14:textId="2A7C8547" w:rsidR="002231F7" w:rsidRPr="002231F7" w:rsidRDefault="002231F7" w:rsidP="002231F7">
            <w:pPr>
              <w:jc w:val="center"/>
              <w:rPr>
                <w:rFonts w:ascii="Arial" w:hAnsi="Arial" w:cs="Arial"/>
                <w:sz w:val="24"/>
                <w:szCs w:val="28"/>
              </w:rPr>
            </w:pPr>
            <w:r>
              <w:rPr>
                <w:rFonts w:ascii="Arial" w:hAnsi="Arial" w:cs="Arial"/>
                <w:sz w:val="24"/>
                <w:szCs w:val="28"/>
              </w:rPr>
              <w:t>RW002</w:t>
            </w:r>
          </w:p>
        </w:tc>
        <w:tc>
          <w:tcPr>
            <w:tcW w:w="2575" w:type="dxa"/>
            <w:vAlign w:val="center"/>
          </w:tcPr>
          <w:p w14:paraId="5D1700AA" w14:textId="35EEAEA6" w:rsidR="002231F7" w:rsidRPr="002231F7" w:rsidRDefault="002231F7" w:rsidP="002231F7">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56815518" w14:textId="56D52EEA" w:rsidR="002231F7" w:rsidRP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2231F7" w:rsidRPr="00DF13C3" w14:paraId="3614D92E" w14:textId="77777777" w:rsidTr="00671B8E">
        <w:trPr>
          <w:trHeight w:val="1815"/>
        </w:trPr>
        <w:tc>
          <w:tcPr>
            <w:tcW w:w="1121" w:type="dxa"/>
            <w:noWrap/>
            <w:vAlign w:val="center"/>
          </w:tcPr>
          <w:p w14:paraId="555A09CE" w14:textId="54356F48" w:rsidR="002231F7" w:rsidRDefault="002231F7" w:rsidP="002231F7">
            <w:pPr>
              <w:jc w:val="center"/>
              <w:rPr>
                <w:rFonts w:ascii="Arial" w:hAnsi="Arial" w:cs="Arial"/>
                <w:sz w:val="24"/>
                <w:szCs w:val="28"/>
              </w:rPr>
            </w:pPr>
            <w:r>
              <w:rPr>
                <w:rFonts w:ascii="Arial" w:hAnsi="Arial" w:cs="Arial"/>
                <w:sz w:val="24"/>
                <w:szCs w:val="28"/>
              </w:rPr>
              <w:t>RW003</w:t>
            </w:r>
          </w:p>
        </w:tc>
        <w:tc>
          <w:tcPr>
            <w:tcW w:w="2575" w:type="dxa"/>
            <w:vAlign w:val="center"/>
          </w:tcPr>
          <w:p w14:paraId="7A3714C0" w14:textId="17386549" w:rsidR="002231F7" w:rsidRDefault="002231F7" w:rsidP="002231F7">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2E23FFB0" w14:textId="252DD3D1" w:rsid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2231F7" w:rsidRPr="00DF13C3" w14:paraId="4DE2B361" w14:textId="77777777" w:rsidTr="00671B8E">
        <w:trPr>
          <w:trHeight w:val="1815"/>
        </w:trPr>
        <w:tc>
          <w:tcPr>
            <w:tcW w:w="1121" w:type="dxa"/>
            <w:noWrap/>
            <w:vAlign w:val="center"/>
          </w:tcPr>
          <w:p w14:paraId="6D15E5D5" w14:textId="35EBFCC2" w:rsidR="002231F7" w:rsidRDefault="002231F7" w:rsidP="002231F7">
            <w:pPr>
              <w:jc w:val="center"/>
              <w:rPr>
                <w:rFonts w:ascii="Arial" w:hAnsi="Arial" w:cs="Arial"/>
                <w:sz w:val="24"/>
                <w:szCs w:val="28"/>
              </w:rPr>
            </w:pPr>
            <w:r>
              <w:rPr>
                <w:rFonts w:ascii="Arial" w:hAnsi="Arial" w:cs="Arial"/>
                <w:sz w:val="24"/>
                <w:szCs w:val="28"/>
              </w:rPr>
              <w:t>RW004</w:t>
            </w:r>
          </w:p>
        </w:tc>
        <w:tc>
          <w:tcPr>
            <w:tcW w:w="2575" w:type="dxa"/>
            <w:vAlign w:val="center"/>
          </w:tcPr>
          <w:p w14:paraId="7C1F04FA" w14:textId="2C9EA7AD" w:rsidR="002231F7" w:rsidRDefault="002231F7" w:rsidP="002231F7">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4D0EDA8A" w14:textId="42B01E03" w:rsidR="002231F7" w:rsidRDefault="002231F7" w:rsidP="002231F7">
            <w:pPr>
              <w:keepNext/>
              <w:jc w:val="center"/>
              <w:rPr>
                <w:rFonts w:ascii="Arial" w:hAnsi="Arial" w:cs="Arial"/>
                <w:sz w:val="24"/>
                <w:szCs w:val="28"/>
              </w:rPr>
            </w:pPr>
            <w:r>
              <w:rPr>
                <w:rFonts w:ascii="Arial" w:hAnsi="Arial" w:cs="Arial"/>
                <w:sz w:val="24"/>
                <w:szCs w:val="28"/>
              </w:rPr>
              <w:t xml:space="preserve">La aplicación debe permitirles a los usuarios cambiar cierta información personal y sus credenciales de acceso, esto </w:t>
            </w:r>
            <w:r w:rsidR="00D01B21">
              <w:rPr>
                <w:rFonts w:ascii="Arial" w:hAnsi="Arial" w:cs="Arial"/>
                <w:sz w:val="24"/>
                <w:szCs w:val="28"/>
              </w:rPr>
              <w:t>último</w:t>
            </w:r>
            <w:r>
              <w:rPr>
                <w:rFonts w:ascii="Arial" w:hAnsi="Arial" w:cs="Arial"/>
                <w:sz w:val="24"/>
                <w:szCs w:val="28"/>
              </w:rPr>
              <w:t xml:space="preserve"> como medida de seguridad.</w:t>
            </w:r>
          </w:p>
        </w:tc>
      </w:tr>
    </w:tbl>
    <w:p w14:paraId="58DA0DF7" w14:textId="7F164094" w:rsidR="00BE6AF7" w:rsidRDefault="00DF13C3" w:rsidP="00DF13C3">
      <w:pPr>
        <w:pStyle w:val="Descripcin"/>
        <w:rPr>
          <w:lang w:val="es-ES"/>
        </w:rPr>
      </w:pPr>
      <w:r>
        <w:t xml:space="preserve">Ilustración </w:t>
      </w:r>
      <w:fldSimple w:instr=" SEQ Ilustración \* ARABIC ">
        <w:r w:rsidR="001954C2">
          <w:rPr>
            <w:noProof/>
          </w:rPr>
          <w:t>3</w:t>
        </w:r>
      </w:fldSimple>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BE6AF7" w:rsidRPr="00DF13C3" w14:paraId="5511CE41" w14:textId="77777777" w:rsidTr="00671B8E">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405697FE" w14:textId="20F7A891" w:rsidR="00BE6AF7" w:rsidRPr="00DF13C3" w:rsidRDefault="00BE6AF7" w:rsidP="00671B8E">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lastRenderedPageBreak/>
              <w:t xml:space="preserve">REQUERIMIENTOS NO FUNCIONALES </w:t>
            </w:r>
            <w:r w:rsidRPr="00DF13C3">
              <w:rPr>
                <w:rFonts w:ascii="Arial" w:hAnsi="Arial" w:cs="Arial"/>
                <w:b/>
                <w:bCs/>
                <w:sz w:val="24"/>
                <w:szCs w:val="24"/>
              </w:rPr>
              <w:t>BANCAPP</w:t>
            </w:r>
          </w:p>
        </w:tc>
      </w:tr>
      <w:tr w:rsidR="00BE6AF7" w:rsidRPr="00DF13C3" w14:paraId="4CEB898A" w14:textId="77777777" w:rsidTr="00671B8E">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27226B6E"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6E80304D"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46C9F5E7"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Descripción</w:t>
            </w:r>
          </w:p>
        </w:tc>
      </w:tr>
      <w:tr w:rsidR="00BE6AF7" w:rsidRPr="00DF13C3" w14:paraId="20247CD1" w14:textId="77777777" w:rsidTr="00671B8E">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3085F2F" w14:textId="7776864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3383EB3"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4FCA54D0" w14:textId="16C07089"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 xml:space="preserve">Este requerimiento consta de asegurar el acceso a la información asociada a cada uno de los componentes, es decir, permitir </w:t>
            </w:r>
            <w:r w:rsidR="00DF13C3" w:rsidRPr="00DF13C3">
              <w:rPr>
                <w:rFonts w:ascii="Arial" w:hAnsi="Arial" w:cs="Arial"/>
                <w:sz w:val="24"/>
                <w:szCs w:val="24"/>
              </w:rPr>
              <w:t>a los clientes de la entidad bancaria acceder de forma segura a la información de sus transacciones y la ejecución de estas.</w:t>
            </w:r>
          </w:p>
        </w:tc>
      </w:tr>
      <w:tr w:rsidR="00BE6AF7" w:rsidRPr="00DF13C3" w14:paraId="404396CC" w14:textId="77777777" w:rsidTr="00671B8E">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2D51B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3498FC1D"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6C0CC08B"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BE6AF7" w:rsidRPr="00DF13C3" w14:paraId="3D1E581C" w14:textId="77777777" w:rsidTr="00671B8E">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BFCE52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2FEFE93A"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21D32A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BE6AF7" w:rsidRPr="00DF13C3" w14:paraId="4342A613"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0270F4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0580E55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3CEBF5D4"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BE6AF7" w:rsidRPr="00DF13C3" w14:paraId="6F0FC11D" w14:textId="77777777" w:rsidTr="00671B8E">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EE9FB7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0</w:t>
            </w:r>
          </w:p>
        </w:tc>
        <w:tc>
          <w:tcPr>
            <w:tcW w:w="3058" w:type="dxa"/>
            <w:tcBorders>
              <w:top w:val="nil"/>
              <w:left w:val="nil"/>
              <w:bottom w:val="single" w:sz="4" w:space="0" w:color="auto"/>
              <w:right w:val="single" w:sz="4" w:space="0" w:color="auto"/>
            </w:tcBorders>
            <w:shd w:val="clear" w:color="auto" w:fill="auto"/>
            <w:vAlign w:val="center"/>
            <w:hideMark/>
          </w:tcPr>
          <w:p w14:paraId="216213C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4A9C73B5"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BE6AF7" w:rsidRPr="00DF13C3" w14:paraId="5E5A0044"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A7077F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57B7E187"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4453CFD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BE6AF7" w:rsidRPr="00DF13C3" w14:paraId="71FE0F58"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DAEA12E" w14:textId="7B9F797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2</w:t>
            </w:r>
          </w:p>
        </w:tc>
        <w:tc>
          <w:tcPr>
            <w:tcW w:w="3058" w:type="dxa"/>
            <w:tcBorders>
              <w:top w:val="nil"/>
              <w:left w:val="nil"/>
              <w:bottom w:val="single" w:sz="4" w:space="0" w:color="auto"/>
              <w:right w:val="single" w:sz="4" w:space="0" w:color="auto"/>
            </w:tcBorders>
            <w:shd w:val="clear" w:color="auto" w:fill="auto"/>
            <w:vAlign w:val="center"/>
          </w:tcPr>
          <w:p w14:paraId="7F6A2B5D" w14:textId="3E496278"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270E7DD5" w14:textId="3C44981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BE6AF7" w:rsidRPr="00DF13C3" w14:paraId="47B16F31"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19C3E326" w14:textId="64C37F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AEDE60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639E3704" w14:textId="77777777" w:rsidR="00BE6AF7" w:rsidRPr="00DF13C3" w:rsidRDefault="00BE6AF7" w:rsidP="00DF13C3">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20465A7B" w14:textId="64BC99E5" w:rsidR="002427ED" w:rsidRPr="003D4926" w:rsidRDefault="00DF13C3" w:rsidP="003D4926">
      <w:pPr>
        <w:pStyle w:val="Descripcin"/>
        <w:rPr>
          <w:rFonts w:ascii="Arial" w:hAnsi="Arial" w:cs="Arial"/>
          <w:bCs/>
        </w:rPr>
      </w:pPr>
      <w:r>
        <w:t xml:space="preserve">Ilustración </w:t>
      </w:r>
      <w:fldSimple w:instr=" SEQ Ilustración \* ARABIC ">
        <w:r w:rsidR="001954C2">
          <w:rPr>
            <w:noProof/>
          </w:rPr>
          <w:t>4</w:t>
        </w:r>
      </w:fldSimple>
      <w:r>
        <w:t xml:space="preserve"> tabla de requerimientos no funcionales</w:t>
      </w:r>
    </w:p>
    <w:p w14:paraId="4609E970" w14:textId="4030D816" w:rsidR="002427ED" w:rsidRDefault="002427ED" w:rsidP="00E93F08">
      <w:pPr>
        <w:rPr>
          <w:rFonts w:ascii="Arial" w:hAnsi="Arial" w:cs="Arial"/>
          <w:b/>
        </w:rPr>
      </w:pPr>
      <w:r>
        <w:rPr>
          <w:rFonts w:ascii="Arial" w:hAnsi="Arial" w:cs="Arial"/>
          <w:b/>
        </w:rPr>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33"/>
      <w:headerReference w:type="default" r:id="rId34"/>
      <w:headerReference w:type="first" r:id="rId3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A42CE" w14:textId="77777777" w:rsidR="00E348A4" w:rsidRDefault="00E348A4" w:rsidP="00A66007">
      <w:pPr>
        <w:spacing w:after="0" w:line="240" w:lineRule="auto"/>
      </w:pPr>
      <w:r>
        <w:separator/>
      </w:r>
    </w:p>
  </w:endnote>
  <w:endnote w:type="continuationSeparator" w:id="0">
    <w:p w14:paraId="79E2C5DB" w14:textId="77777777" w:rsidR="00E348A4" w:rsidRDefault="00E348A4"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6B381" w14:textId="77777777" w:rsidR="00E348A4" w:rsidRDefault="00E348A4" w:rsidP="00A66007">
      <w:pPr>
        <w:spacing w:after="0" w:line="240" w:lineRule="auto"/>
      </w:pPr>
      <w:r>
        <w:separator/>
      </w:r>
    </w:p>
  </w:footnote>
  <w:footnote w:type="continuationSeparator" w:id="0">
    <w:p w14:paraId="6A8523DB" w14:textId="77777777" w:rsidR="00E348A4" w:rsidRDefault="00E348A4"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E348A4">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E348A4">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0"/>
  </w:num>
  <w:num w:numId="3">
    <w:abstractNumId w:val="14"/>
  </w:num>
  <w:num w:numId="4">
    <w:abstractNumId w:val="4"/>
  </w:num>
  <w:num w:numId="5">
    <w:abstractNumId w:val="6"/>
  </w:num>
  <w:num w:numId="6">
    <w:abstractNumId w:val="3"/>
  </w:num>
  <w:num w:numId="7">
    <w:abstractNumId w:val="0"/>
  </w:num>
  <w:num w:numId="8">
    <w:abstractNumId w:val="5"/>
  </w:num>
  <w:num w:numId="9">
    <w:abstractNumId w:val="7"/>
  </w:num>
  <w:num w:numId="10">
    <w:abstractNumId w:val="1"/>
  </w:num>
  <w:num w:numId="11">
    <w:abstractNumId w:val="9"/>
  </w:num>
  <w:num w:numId="12">
    <w:abstractNumId w:val="12"/>
  </w:num>
  <w:num w:numId="13">
    <w:abstractNumId w:val="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177B2"/>
    <w:rsid w:val="00037549"/>
    <w:rsid w:val="000503F0"/>
    <w:rsid w:val="0009554E"/>
    <w:rsid w:val="000B7DCB"/>
    <w:rsid w:val="00123B10"/>
    <w:rsid w:val="00123EA2"/>
    <w:rsid w:val="00141771"/>
    <w:rsid w:val="0014621B"/>
    <w:rsid w:val="001769D2"/>
    <w:rsid w:val="001954C2"/>
    <w:rsid w:val="001E3809"/>
    <w:rsid w:val="0022272D"/>
    <w:rsid w:val="002231F7"/>
    <w:rsid w:val="00234DEC"/>
    <w:rsid w:val="00235686"/>
    <w:rsid w:val="0024085B"/>
    <w:rsid w:val="002427ED"/>
    <w:rsid w:val="00260182"/>
    <w:rsid w:val="00396339"/>
    <w:rsid w:val="003D4926"/>
    <w:rsid w:val="003D7CFE"/>
    <w:rsid w:val="00405632"/>
    <w:rsid w:val="00410C08"/>
    <w:rsid w:val="004E2EAE"/>
    <w:rsid w:val="004F50DC"/>
    <w:rsid w:val="0056574F"/>
    <w:rsid w:val="00572AD2"/>
    <w:rsid w:val="00596F6C"/>
    <w:rsid w:val="005B7B84"/>
    <w:rsid w:val="005D03E0"/>
    <w:rsid w:val="005E5F61"/>
    <w:rsid w:val="0061510A"/>
    <w:rsid w:val="00630246"/>
    <w:rsid w:val="006F4229"/>
    <w:rsid w:val="00726911"/>
    <w:rsid w:val="00752859"/>
    <w:rsid w:val="00765D6D"/>
    <w:rsid w:val="00786BC0"/>
    <w:rsid w:val="007D659A"/>
    <w:rsid w:val="008362CA"/>
    <w:rsid w:val="00892029"/>
    <w:rsid w:val="008E4C3A"/>
    <w:rsid w:val="00917FC0"/>
    <w:rsid w:val="00921481"/>
    <w:rsid w:val="00971553"/>
    <w:rsid w:val="009840B3"/>
    <w:rsid w:val="00990B08"/>
    <w:rsid w:val="009A6462"/>
    <w:rsid w:val="009F0FBB"/>
    <w:rsid w:val="00A66007"/>
    <w:rsid w:val="00AE2222"/>
    <w:rsid w:val="00AF4337"/>
    <w:rsid w:val="00AF7BA7"/>
    <w:rsid w:val="00B208A7"/>
    <w:rsid w:val="00B2349D"/>
    <w:rsid w:val="00B31E23"/>
    <w:rsid w:val="00B56F84"/>
    <w:rsid w:val="00B75F1F"/>
    <w:rsid w:val="00BC316A"/>
    <w:rsid w:val="00BE6AF7"/>
    <w:rsid w:val="00C04B1E"/>
    <w:rsid w:val="00C26232"/>
    <w:rsid w:val="00C3528B"/>
    <w:rsid w:val="00C40038"/>
    <w:rsid w:val="00C47F74"/>
    <w:rsid w:val="00C611BA"/>
    <w:rsid w:val="00C92742"/>
    <w:rsid w:val="00CA474E"/>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348A4"/>
    <w:rsid w:val="00E55E60"/>
    <w:rsid w:val="00E569DE"/>
    <w:rsid w:val="00E77A5E"/>
    <w:rsid w:val="00E93F08"/>
    <w:rsid w:val="00EA441C"/>
    <w:rsid w:val="00ED3F56"/>
    <w:rsid w:val="00F03F28"/>
    <w:rsid w:val="00F045E3"/>
    <w:rsid w:val="00F35EBC"/>
    <w:rsid w:val="00F40981"/>
    <w:rsid w:val="00F67798"/>
    <w:rsid w:val="00F73D2B"/>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hyperlink" Target="https://www.eclipse.org/downloads/download.php?file=/technology/epp/downloads/release/2018-12/R/eclipse-jee-2018-12-R-win32-x86_64.zip"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oracle.com/javase/8/docs/api/" TargetMode="External"/><Relationship Id="rId25" Type="http://schemas.openxmlformats.org/officeDocument/2006/relationships/hyperlink" Target="https://square.github.io/retrofi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he.earth.li/~sgtatham/putty/latest/w64/putty-64bit-0.76-installer.msi" TargetMode="External"/><Relationship Id="rId23" Type="http://schemas.openxmlformats.org/officeDocument/2006/relationships/hyperlink" Target="https://developer.android.com/studio"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cs.spring.io/spring-boot/docs/current/reference/htmlsingle/"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hyperlink" Target="https://www.postman.com/downloads/" TargetMode="External"/><Relationship Id="rId30" Type="http://schemas.openxmlformats.org/officeDocument/2006/relationships/hyperlink" Target="https://github.com/lfvelascot/SISTEMAS_DISTRIBUIDOS"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4F390-324C-4A7C-B2BB-5BB362B2E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12</Pages>
  <Words>3047</Words>
  <Characters>16759</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2</cp:revision>
  <cp:lastPrinted>2021-09-08T16:16:00Z</cp:lastPrinted>
  <dcterms:created xsi:type="dcterms:W3CDTF">2020-09-08T14:19:00Z</dcterms:created>
  <dcterms:modified xsi:type="dcterms:W3CDTF">2021-09-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